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3CA2F60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b/>
          <w:bCs/>
          <w:kern w:val="0"/>
          <w:sz w:val="24"/>
          <w:szCs w:val="24"/>
          <w14:ligatures w14:val="none"/>
        </w:rPr>
      </w:pPr>
      <w:r w:rsidRPr="00716007">
        <w:rPr>
          <w:rFonts w:ascii="Times New Roman" w:eastAsia="Calibri" w:hAnsi="Times New Roman" w:cs="Times New Roman"/>
          <w:b/>
          <w:bCs/>
          <w:noProof/>
          <w:kern w:val="0"/>
          <w:sz w:val="24"/>
          <w:szCs w:val="24"/>
          <w14:ligatures w14:val="none"/>
        </w:rPr>
        <w:drawing>
          <wp:inline distT="0" distB="0" distL="0" distR="0" wp14:anchorId="5FB25497" wp14:editId="5764000B">
            <wp:extent cx="4673840" cy="2140060"/>
            <wp:effectExtent l="0" t="0" r="0" b="0"/>
            <wp:docPr id="1433904070" name="Picture 1" descr="A diagram of a diagram of a reaction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3904070" name="Picture 1" descr="A diagram of a diagram of a reaction&#10;&#10;AI-generated content may be incorrect.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4673840" cy="2140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885290" w14:textId="77777777" w:rsidR="00F012EA" w:rsidRDefault="00F012EA" w:rsidP="00F012EA">
      <w:pPr>
        <w:jc w:val="both"/>
        <w:rPr>
          <w:rFonts w:ascii="Times New Roman" w:eastAsia="Calibri" w:hAnsi="Times New Roman" w:cs="Times New Roman"/>
          <w:b/>
          <w:bCs/>
          <w:kern w:val="0"/>
          <w:sz w:val="24"/>
          <w:szCs w:val="24"/>
          <w14:ligatures w14:val="none"/>
        </w:rPr>
      </w:pPr>
    </w:p>
    <w:p w14:paraId="0ED42C3E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b/>
          <w:bCs/>
          <w:kern w:val="0"/>
          <w:sz w:val="24"/>
          <w:szCs w:val="24"/>
          <w14:ligatures w14:val="none"/>
        </w:rPr>
      </w:pPr>
      <w:r>
        <w:rPr>
          <w:rFonts w:ascii="Times New Roman" w:eastAsia="Calibri" w:hAnsi="Times New Roman" w:cs="Times New Roman"/>
          <w:b/>
          <w:bCs/>
          <w:kern w:val="0"/>
          <w:sz w:val="24"/>
          <w:szCs w:val="24"/>
          <w14:ligatures w14:val="none"/>
        </w:rPr>
        <w:t>Extended Data</w:t>
      </w:r>
      <w:r w:rsidRPr="00716007">
        <w:rPr>
          <w:rFonts w:ascii="Times New Roman" w:eastAsia="Calibri" w:hAnsi="Times New Roman" w:cs="Times New Roman"/>
          <w:b/>
          <w:bCs/>
          <w:kern w:val="0"/>
          <w:sz w:val="24"/>
          <w:szCs w:val="24"/>
          <w14:ligatures w14:val="none"/>
        </w:rPr>
        <w:t xml:space="preserve"> Fig</w:t>
      </w:r>
      <w:r>
        <w:rPr>
          <w:rFonts w:ascii="Times New Roman" w:eastAsia="Calibri" w:hAnsi="Times New Roman" w:cs="Times New Roman"/>
          <w:b/>
          <w:bCs/>
          <w:kern w:val="0"/>
          <w:sz w:val="24"/>
          <w:szCs w:val="24"/>
          <w14:ligatures w14:val="none"/>
        </w:rPr>
        <w:t>.</w:t>
      </w:r>
      <w:r w:rsidRPr="00716007">
        <w:rPr>
          <w:rFonts w:ascii="Times New Roman" w:eastAsia="Calibri" w:hAnsi="Times New Roman" w:cs="Times New Roman"/>
          <w:b/>
          <w:bCs/>
          <w:kern w:val="0"/>
          <w:sz w:val="24"/>
          <w:szCs w:val="24"/>
          <w14:ligatures w14:val="none"/>
        </w:rPr>
        <w:t xml:space="preserve"> 1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14:ligatures w14:val="none"/>
        </w:rPr>
        <w:t xml:space="preserve"> </w:t>
      </w:r>
      <w:r w:rsidRPr="00716007">
        <w:rPr>
          <w:rFonts w:ascii="Times New Roman" w:eastAsia="Calibri" w:hAnsi="Times New Roman" w:cs="Times New Roman"/>
          <w:b/>
          <w:bCs/>
          <w:kern w:val="0"/>
          <w:sz w:val="24"/>
          <w:szCs w:val="24"/>
          <w14:ligatures w14:val="none"/>
        </w:rPr>
        <w:t>Illustration showing misdivision of the BLA chromosome at centromere, resulting in white fertile and blue sterile seed.</w:t>
      </w:r>
    </w:p>
    <w:p w14:paraId="7CB1F666" w14:textId="77777777" w:rsidR="00F012EA" w:rsidRPr="00716007" w:rsidRDefault="00F012EA" w:rsidP="00F012E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246A9E1" w14:textId="77777777" w:rsidR="00F012EA" w:rsidRPr="00716007" w:rsidRDefault="00F012EA" w:rsidP="00F012EA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BEFFC45" w14:textId="77777777" w:rsidR="00F012EA" w:rsidRPr="00716007" w:rsidRDefault="00F012EA" w:rsidP="00F012EA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0ADD39C" w14:textId="77777777" w:rsidR="00F012EA" w:rsidRDefault="00F012EA" w:rsidP="00F012EA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79BDAEA" w14:textId="77777777" w:rsidR="00F012EA" w:rsidRPr="00716007" w:rsidRDefault="00F012EA" w:rsidP="00F012E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12A3BA4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 w:rsidRPr="00716007">
        <w:rPr>
          <w:rFonts w:ascii="Times New Roman" w:eastAsia="Calibri" w:hAnsi="Times New Roman" w:cs="Times New Roman"/>
          <w:b/>
          <w:bCs/>
          <w:noProof/>
          <w:kern w:val="0"/>
          <w:sz w:val="24"/>
          <w:szCs w:val="24"/>
          <w:lang w:val="en-US"/>
          <w14:ligatures w14:val="none"/>
        </w:rPr>
        <w:drawing>
          <wp:inline distT="0" distB="0" distL="0" distR="0" wp14:anchorId="32628202" wp14:editId="082262AB">
            <wp:extent cx="5200917" cy="2038455"/>
            <wp:effectExtent l="0" t="0" r="0" b="0"/>
            <wp:docPr id="1278582747" name="Picture 1" descr="A diagram of different colo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8582747" name="Picture 1" descr="A diagram of different colors&#10;&#10;AI-generated content may be incorrect.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200917" cy="2038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3EED5A" w14:textId="77777777" w:rsidR="00F012EA" w:rsidRDefault="00F012EA" w:rsidP="00F012EA">
      <w:pPr>
        <w:jc w:val="both"/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</w:p>
    <w:p w14:paraId="05246952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  <w:r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Extended Data Fig. 2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r w:rsidRPr="00716007"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Models on the generation of BLA chromosome.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r w:rsidRPr="00716007"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a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, The BLA chromosome generation through Robertsonian translocation between a whole-arm translocation T4BS.4AgL and chromosome 4Bo of </w:t>
      </w:r>
      <w:r w:rsidRPr="00716007">
        <w:rPr>
          <w:rFonts w:ascii="Times New Roman" w:eastAsia="Calibri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Triticum boeoticum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 proposed by Li (2023). </w:t>
      </w:r>
      <w:r w:rsidRPr="00716007"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b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, The correct model of BLA chromosome development where 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14:ligatures w14:val="none"/>
        </w:rPr>
        <w:t xml:space="preserve">T4BoS.4BL-4AgL 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was generated through Robertsonian translocation between a translocation of 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14:ligatures w14:val="none"/>
        </w:rPr>
        <w:t>T4BS.4BL-4AgL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 and chromosome 4Bo of </w:t>
      </w:r>
      <w:r w:rsidRPr="00716007">
        <w:rPr>
          <w:rFonts w:ascii="Times New Roman" w:eastAsia="Calibri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T. boeoticum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60E9172C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</w:p>
    <w:p w14:paraId="692AEF83" w14:textId="77777777" w:rsidR="00F012EA" w:rsidRDefault="00F012EA" w:rsidP="00F012EA">
      <w:pPr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  <w:r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br w:type="page"/>
      </w:r>
    </w:p>
    <w:p w14:paraId="2F337073" w14:textId="77777777" w:rsidR="00F012EA" w:rsidRPr="00492C86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</w:p>
    <w:p w14:paraId="636DA8EB" w14:textId="77777777" w:rsidR="00F012EA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GB"/>
          <w14:ligatures w14:val="none"/>
        </w:rPr>
      </w:pPr>
      <w:r w:rsidRPr="00716007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drawing>
          <wp:inline distT="0" distB="0" distL="0" distR="0" wp14:anchorId="2A2FE8BA" wp14:editId="0B0000AA">
            <wp:extent cx="5054600" cy="1749669"/>
            <wp:effectExtent l="0" t="0" r="0" b="3175"/>
            <wp:docPr id="63160063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5218" cy="1753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F6219B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GB"/>
          <w14:ligatures w14:val="none"/>
        </w:rPr>
      </w:pPr>
    </w:p>
    <w:p w14:paraId="7D73EFCD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GB"/>
          <w14:ligatures w14:val="none"/>
        </w:rPr>
      </w:pPr>
      <w:r w:rsidRPr="00716007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drawing>
          <wp:inline distT="0" distB="0" distL="0" distR="0" wp14:anchorId="1A262C1D" wp14:editId="45770A69">
            <wp:extent cx="4514850" cy="2541050"/>
            <wp:effectExtent l="0" t="0" r="0" b="0"/>
            <wp:docPr id="706122808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34520" cy="25521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C38A07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GB"/>
          <w14:ligatures w14:val="none"/>
        </w:rPr>
      </w:pPr>
    </w:p>
    <w:p w14:paraId="5F930BFA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GB"/>
          <w14:ligatures w14:val="none"/>
        </w:rPr>
      </w:pPr>
    </w:p>
    <w:p w14:paraId="273F6311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GB"/>
          <w14:ligatures w14:val="none"/>
        </w:rPr>
      </w:pPr>
    </w:p>
    <w:p w14:paraId="45C85692" w14:textId="77777777" w:rsidR="00F012EA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GB"/>
          <w14:ligatures w14:val="none"/>
        </w:rPr>
      </w:pPr>
    </w:p>
    <w:p w14:paraId="31ADFF40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GB"/>
          <w14:ligatures w14:val="none"/>
        </w:rPr>
      </w:pPr>
      <w:r w:rsidRPr="00EC7292">
        <w:rPr>
          <w:noProof/>
        </w:rPr>
        <w:lastRenderedPageBreak/>
        <w:drawing>
          <wp:inline distT="0" distB="0" distL="0" distR="0" wp14:anchorId="02D728A1" wp14:editId="133E4ABC">
            <wp:extent cx="4445247" cy="4185703"/>
            <wp:effectExtent l="0" t="0" r="0" b="5715"/>
            <wp:docPr id="99201121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0188" cy="4190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25F66A" w14:textId="77777777" w:rsidR="00F012EA" w:rsidRDefault="00F012EA" w:rsidP="00F012EA">
      <w:pPr>
        <w:jc w:val="both"/>
        <w:rPr>
          <w:rFonts w:ascii="Times New Roman" w:eastAsia="Calibri" w:hAnsi="Times New Roman" w:cs="Times New Roman"/>
          <w:b/>
          <w:bCs/>
          <w:kern w:val="0"/>
          <w:sz w:val="24"/>
          <w:szCs w:val="24"/>
          <w:highlight w:val="yellow"/>
          <w:lang w:val="en-US"/>
          <w14:ligatures w14:val="none"/>
        </w:rPr>
      </w:pPr>
    </w:p>
    <w:p w14:paraId="7A6B3B3D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  <w:r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Extended Data Fig. 3</w:t>
      </w:r>
      <w:r w:rsidRPr="00492C86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r w:rsidRPr="00492C86"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Markers for the BLA system</w:t>
      </w:r>
      <w:r w:rsidRPr="00492C86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r w:rsidRPr="00492C86"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a</w:t>
      </w:r>
      <w:r w:rsidRPr="00492C86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>, Marker 4BS-HX detects the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 Probus deletion. Agarose gel showing the bands amplified on Chinese Spring (CS; wildtype), CS Nulli-Tetra (NT) group 4 lines, blue fertile lines (Probus homozygous plant with BLA chromosome), white sterile lines (Probus homozygous plant without BLA chromosome), and white fertile lines (no Probus deletion). </w:t>
      </w:r>
      <w:r w:rsidRPr="00716007"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b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>, A QIAxcel gel image showing segregation of Probus and BLA chromosome in six progenies of BLA backcross lines (BC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vertAlign w:val="subscript"/>
          <w:lang w:val="en-US"/>
          <w14:ligatures w14:val="none"/>
        </w:rPr>
        <w:t>1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>F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vertAlign w:val="subscript"/>
          <w:lang w:val="en-US"/>
          <w14:ligatures w14:val="none"/>
        </w:rPr>
        <w:t>2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) using markers 4BS-HX, ThMYC4E, and Rf-Ms1. </w:t>
      </w:r>
      <w:r w:rsidRPr="00716007"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c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, Electropherogram of QIAxcel image of samples B6, B7, and B8 in </w:t>
      </w:r>
      <w:r w:rsidRPr="00716007"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b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. Marker 4BS-HX can identify the homozygous Probus (B6, no 4BS-HX peak), the heterozygous Probus (B8, the 4BS-HX peak is lower than the 50% of the 4A,4D-HX peak), and the wildtype without Probus deletion (B7). </w:t>
      </w:r>
    </w:p>
    <w:p w14:paraId="7ECC8160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</w:p>
    <w:p w14:paraId="068C4793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</w:p>
    <w:p w14:paraId="4EA28414" w14:textId="77777777" w:rsidR="00F012EA" w:rsidRPr="00716007" w:rsidRDefault="00F012EA" w:rsidP="00F012EA">
      <w:pPr>
        <w:rPr>
          <w:rFonts w:ascii="Times New Roman" w:hAnsi="Times New Roman" w:cs="Times New Roman"/>
          <w:sz w:val="24"/>
          <w:szCs w:val="24"/>
        </w:rPr>
      </w:pPr>
    </w:p>
    <w:p w14:paraId="4BB1DD83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</w:p>
    <w:p w14:paraId="018BDA2A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</w:p>
    <w:p w14:paraId="6D3D1C20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</w:p>
    <w:p w14:paraId="5C6CF188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</w:p>
    <w:p w14:paraId="5A7AE82A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</w:p>
    <w:p w14:paraId="38297377" w14:textId="77777777" w:rsidR="00F012EA" w:rsidRDefault="00F012EA" w:rsidP="00F012EA">
      <w:pPr>
        <w:jc w:val="both"/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 w:rsidRPr="0041720B">
        <w:rPr>
          <w:rFonts w:ascii="Times New Roman" w:eastAsia="Calibri" w:hAnsi="Times New Roman" w:cs="Times New Roman"/>
          <w:b/>
          <w:bCs/>
          <w:noProof/>
          <w:kern w:val="0"/>
          <w:sz w:val="24"/>
          <w:szCs w:val="24"/>
          <w:lang w:val="en-US"/>
          <w14:ligatures w14:val="none"/>
        </w:rPr>
        <w:lastRenderedPageBreak/>
        <w:drawing>
          <wp:inline distT="0" distB="0" distL="0" distR="0" wp14:anchorId="57C5C226" wp14:editId="58B610F5">
            <wp:extent cx="5746750" cy="2747645"/>
            <wp:effectExtent l="0" t="0" r="6350" b="0"/>
            <wp:docPr id="159064644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90646445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46750" cy="2747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3F7EC3" w14:textId="77777777" w:rsidR="00F012EA" w:rsidRDefault="00F012EA" w:rsidP="00F012EA">
      <w:pPr>
        <w:jc w:val="both"/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</w:p>
    <w:p w14:paraId="03EED337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  <w:r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Extended Data Fig. 4</w:t>
      </w:r>
      <w:r w:rsidRPr="00716007"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Alien specific markers A to K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>. BLA lines (original and deletion lines</w:t>
      </w:r>
      <w:r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>*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>), confirmed by cytology and phenotyping, were screened using alien</w:t>
      </w:r>
      <w:r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>-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specific markers A to K. The approximate locations of these markers were determined. Note: Marker F could be on either side of the blue 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GB"/>
          <w14:ligatures w14:val="none"/>
        </w:rPr>
        <w:t>aleurone gene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>; it is co-segregating with blue phenotype.</w:t>
      </w:r>
      <w:r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 *Deletion lines were</w:t>
      </w:r>
      <w:r w:rsidRPr="003801CB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>generated from homoeologous recombination</w:t>
      </w:r>
      <w:r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 under the </w:t>
      </w:r>
      <w:r w:rsidRPr="005A2792">
        <w:rPr>
          <w:rFonts w:ascii="Times New Roman" w:eastAsia="Calibri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ph1</w:t>
      </w:r>
      <w:r>
        <w:rPr>
          <w:rFonts w:ascii="Times New Roman" w:eastAsia="Calibri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b</w:t>
      </w:r>
      <w:r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 condition. The chromosome structures were confirmed by FISH and GISH cytological analyses and molecular markers. Phenotyping determined the presence or absence of blue color locus. </w:t>
      </w:r>
    </w:p>
    <w:p w14:paraId="7C298652" w14:textId="77777777" w:rsidR="00F012EA" w:rsidRDefault="00F012EA" w:rsidP="00F012EA">
      <w:pPr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  <w:r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br w:type="page"/>
      </w:r>
    </w:p>
    <w:p w14:paraId="6012F179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</w:p>
    <w:p w14:paraId="51C68832" w14:textId="77777777" w:rsidR="00F012EA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  <w:r w:rsidRPr="00716007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drawing>
          <wp:inline distT="0" distB="0" distL="0" distR="0" wp14:anchorId="5BB56915" wp14:editId="598D41EA">
            <wp:extent cx="4558145" cy="3175118"/>
            <wp:effectExtent l="0" t="0" r="0" b="6350"/>
            <wp:docPr id="60531285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6183" cy="31807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63CCD1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</w:p>
    <w:p w14:paraId="37B541EC" w14:textId="77777777" w:rsidR="00F012EA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</w:p>
    <w:p w14:paraId="3FAEC5F6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  <w:r w:rsidRPr="009A2C0B">
        <w:rPr>
          <w:noProof/>
        </w:rPr>
        <w:drawing>
          <wp:inline distT="0" distB="0" distL="0" distR="0" wp14:anchorId="1B268E71" wp14:editId="31335620">
            <wp:extent cx="4474203" cy="3157124"/>
            <wp:effectExtent l="0" t="0" r="0" b="5715"/>
            <wp:docPr id="193359981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3493" cy="3170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ED564B" w14:textId="77777777" w:rsidR="00F012EA" w:rsidRDefault="00F012EA" w:rsidP="00F012EA">
      <w:pPr>
        <w:jc w:val="both"/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</w:p>
    <w:p w14:paraId="6214529C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  <w:r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Extended Data Fig. 5</w:t>
      </w:r>
      <w:r w:rsidRPr="00716007"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Genotyping of the BLA elements in I</w:t>
      </w:r>
      <w:r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R</w:t>
      </w:r>
      <w:r w:rsidRPr="00716007"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349 and the original BLA. a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>, Five I</w:t>
      </w:r>
      <w:r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>R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349 sister lines and the original BLA line contain </w:t>
      </w:r>
      <w:r w:rsidRPr="00716007">
        <w:rPr>
          <w:rFonts w:ascii="Times New Roman" w:eastAsia="Calibri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Rf-Ms1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, the Probus deletion, and the three-gene cluster. Chinese Spring does not have any of them. Co-dominant markers were used for these three elements. </w:t>
      </w:r>
      <w:r w:rsidRPr="00716007"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b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, Both </w:t>
      </w:r>
      <w:r w:rsidRPr="00716007">
        <w:rPr>
          <w:rFonts w:ascii="Times New Roman" w:eastAsia="Calibri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MYC616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 and </w:t>
      </w:r>
      <w:r w:rsidRPr="00716007">
        <w:rPr>
          <w:rFonts w:ascii="Times New Roman" w:eastAsia="Calibri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MYB618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 are present in five I</w:t>
      </w:r>
      <w:r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>R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>349 sister lines and the original BLA line. Gene specific markers were used for these two genes.</w:t>
      </w:r>
    </w:p>
    <w:p w14:paraId="40B222EF" w14:textId="77777777" w:rsidR="00F012EA" w:rsidRDefault="00F012EA" w:rsidP="00F012EA">
      <w:pPr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</w:pPr>
    </w:p>
    <w:p w14:paraId="0CF2F2C2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Extended Data</w:t>
      </w:r>
      <w:r w:rsidRPr="00716007"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Table 1</w:t>
      </w:r>
      <w:r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.</w:t>
      </w:r>
      <w:r w:rsidRPr="00716007"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Types and frequencies of progeny from self-pollinating a monosomic addition line </w:t>
      </w:r>
    </w:p>
    <w:tbl>
      <w:tblPr>
        <w:tblW w:w="8980" w:type="dxa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700"/>
        <w:gridCol w:w="3280"/>
        <w:gridCol w:w="3000"/>
      </w:tblGrid>
      <w:tr w:rsidR="00F012EA" w:rsidRPr="00716007" w14:paraId="2E704276" w14:textId="77777777" w:rsidTr="00655C3A">
        <w:trPr>
          <w:trHeight w:val="343"/>
        </w:trPr>
        <w:tc>
          <w:tcPr>
            <w:tcW w:w="2700" w:type="dxa"/>
            <w:vMerge w:val="restart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5F57BE56" w14:textId="77777777" w:rsidR="00F012EA" w:rsidRPr="00716007" w:rsidRDefault="00F012EA" w:rsidP="00655C3A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  <w:r w:rsidRPr="00716007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4"/>
                <w:szCs w:val="24"/>
                <w:lang w:eastAsia="zh-CN"/>
                <w14:ligatures w14:val="none"/>
              </w:rPr>
              <w:t>Eggs</w:t>
            </w:r>
          </w:p>
        </w:tc>
        <w:tc>
          <w:tcPr>
            <w:tcW w:w="6280" w:type="dxa"/>
            <w:gridSpan w:val="2"/>
            <w:tcBorders>
              <w:top w:val="single" w:sz="4" w:space="0" w:color="auto"/>
              <w:bottom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42DDC7B" w14:textId="77777777" w:rsidR="00F012EA" w:rsidRPr="00716007" w:rsidRDefault="00F012EA" w:rsidP="00655C3A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  <w:r w:rsidRPr="00716007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4"/>
                <w:szCs w:val="24"/>
                <w:lang w:eastAsia="zh-CN"/>
                <w14:ligatures w14:val="none"/>
              </w:rPr>
              <w:t>Pollen</w:t>
            </w:r>
          </w:p>
        </w:tc>
      </w:tr>
      <w:tr w:rsidR="00F012EA" w:rsidRPr="00716007" w14:paraId="63AD94BA" w14:textId="77777777" w:rsidTr="00655C3A">
        <w:trPr>
          <w:trHeight w:val="343"/>
        </w:trPr>
        <w:tc>
          <w:tcPr>
            <w:tcW w:w="0" w:type="auto"/>
            <w:vMerge/>
            <w:vAlign w:val="center"/>
            <w:hideMark/>
          </w:tcPr>
          <w:p w14:paraId="23B2724D" w14:textId="77777777" w:rsidR="00F012EA" w:rsidRPr="00716007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</w:p>
        </w:tc>
        <w:tc>
          <w:tcPr>
            <w:tcW w:w="3280" w:type="dxa"/>
            <w:tcBorders>
              <w:top w:val="nil"/>
              <w:bottom w:val="single" w:sz="4" w:space="0" w:color="auto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FD7A7C0" w14:textId="77777777" w:rsidR="00F012EA" w:rsidRPr="00716007" w:rsidRDefault="00F012EA" w:rsidP="00655C3A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  <w:r w:rsidRPr="00716007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zh-CN"/>
                <w14:ligatures w14:val="none"/>
              </w:rPr>
              <w:t>21 chromosomes</w:t>
            </w:r>
          </w:p>
        </w:tc>
        <w:tc>
          <w:tcPr>
            <w:tcW w:w="3000" w:type="dxa"/>
            <w:tcBorders>
              <w:top w:val="nil"/>
              <w:bottom w:val="single" w:sz="4" w:space="0" w:color="auto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F4B37EE" w14:textId="77777777" w:rsidR="00F012EA" w:rsidRPr="00716007" w:rsidRDefault="00F012EA" w:rsidP="00655C3A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  <w:r w:rsidRPr="00716007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zh-CN"/>
                <w14:ligatures w14:val="none"/>
              </w:rPr>
              <w:t>22 chromosomes</w:t>
            </w:r>
          </w:p>
        </w:tc>
      </w:tr>
      <w:tr w:rsidR="00F012EA" w:rsidRPr="00716007" w14:paraId="7F01D317" w14:textId="77777777" w:rsidTr="00655C3A">
        <w:trPr>
          <w:trHeight w:val="343"/>
        </w:trPr>
        <w:tc>
          <w:tcPr>
            <w:tcW w:w="0" w:type="auto"/>
            <w:vMerge/>
            <w:vAlign w:val="center"/>
            <w:hideMark/>
          </w:tcPr>
          <w:p w14:paraId="152F99A9" w14:textId="77777777" w:rsidR="00F012EA" w:rsidRPr="00716007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</w:p>
        </w:tc>
        <w:tc>
          <w:tcPr>
            <w:tcW w:w="3280" w:type="dxa"/>
            <w:tcBorders>
              <w:top w:val="single" w:sz="4" w:space="0" w:color="auto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E26A60F" w14:textId="77777777" w:rsidR="00F012EA" w:rsidRPr="00716007" w:rsidRDefault="00F012EA" w:rsidP="00655C3A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  <w:r w:rsidRPr="00716007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zh-CN"/>
                <w14:ligatures w14:val="none"/>
              </w:rPr>
              <w:t>96% (81-99)</w:t>
            </w:r>
          </w:p>
        </w:tc>
        <w:tc>
          <w:tcPr>
            <w:tcW w:w="3000" w:type="dxa"/>
            <w:tcBorders>
              <w:top w:val="single" w:sz="4" w:space="0" w:color="auto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BBD7A19" w14:textId="77777777" w:rsidR="00F012EA" w:rsidRPr="00716007" w:rsidRDefault="00F012EA" w:rsidP="00655C3A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  <w:r w:rsidRPr="00716007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zh-CN"/>
                <w14:ligatures w14:val="none"/>
              </w:rPr>
              <w:t>4% (1-19)</w:t>
            </w:r>
          </w:p>
        </w:tc>
      </w:tr>
      <w:tr w:rsidR="00F012EA" w:rsidRPr="00716007" w14:paraId="4E1E8607" w14:textId="77777777" w:rsidTr="00655C3A">
        <w:trPr>
          <w:trHeight w:val="343"/>
        </w:trPr>
        <w:tc>
          <w:tcPr>
            <w:tcW w:w="2700" w:type="dxa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40C1A89" w14:textId="77777777" w:rsidR="00F012EA" w:rsidRPr="00716007" w:rsidRDefault="00F012EA" w:rsidP="00655C3A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  <w:r w:rsidRPr="00716007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zh-CN"/>
                <w14:ligatures w14:val="none"/>
              </w:rPr>
              <w:t>21 chromosomes</w:t>
            </w:r>
          </w:p>
        </w:tc>
        <w:tc>
          <w:tcPr>
            <w:tcW w:w="3280" w:type="dxa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F62B2F0" w14:textId="77777777" w:rsidR="00F012EA" w:rsidRPr="00716007" w:rsidRDefault="00F012EA" w:rsidP="00655C3A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  <w:r w:rsidRPr="00716007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zh-CN"/>
                <w14:ligatures w14:val="none"/>
              </w:rPr>
              <w:t>42 chromosomes (white)</w:t>
            </w:r>
          </w:p>
        </w:tc>
        <w:tc>
          <w:tcPr>
            <w:tcW w:w="3000" w:type="dxa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87791BA" w14:textId="77777777" w:rsidR="00F012EA" w:rsidRPr="00716007" w:rsidRDefault="00F012EA" w:rsidP="00655C3A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  <w:r w:rsidRPr="00716007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zh-CN"/>
                <w14:ligatures w14:val="none"/>
              </w:rPr>
              <w:t>43 chromosomes (single blue)</w:t>
            </w:r>
          </w:p>
        </w:tc>
      </w:tr>
      <w:tr w:rsidR="00F012EA" w:rsidRPr="00716007" w14:paraId="691D2F22" w14:textId="77777777" w:rsidTr="00655C3A">
        <w:trPr>
          <w:trHeight w:val="343"/>
        </w:trPr>
        <w:tc>
          <w:tcPr>
            <w:tcW w:w="2700" w:type="dxa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408A53F" w14:textId="77777777" w:rsidR="00F012EA" w:rsidRPr="00716007" w:rsidRDefault="00F012EA" w:rsidP="00655C3A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  <w:r w:rsidRPr="00716007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zh-CN"/>
                <w14:ligatures w14:val="none"/>
              </w:rPr>
              <w:t>75% (61-86)</w:t>
            </w:r>
          </w:p>
        </w:tc>
        <w:tc>
          <w:tcPr>
            <w:tcW w:w="3280" w:type="dxa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AB8082C" w14:textId="77777777" w:rsidR="00F012EA" w:rsidRPr="00716007" w:rsidRDefault="00F012EA" w:rsidP="00655C3A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  <w:r w:rsidRPr="00716007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zh-CN"/>
                <w14:ligatures w14:val="none"/>
              </w:rPr>
              <w:t>72% (49-85)</w:t>
            </w:r>
          </w:p>
        </w:tc>
        <w:tc>
          <w:tcPr>
            <w:tcW w:w="3000" w:type="dxa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11E7937" w14:textId="77777777" w:rsidR="00F012EA" w:rsidRPr="00716007" w:rsidRDefault="00F012EA" w:rsidP="00655C3A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  <w:r w:rsidRPr="00716007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zh-CN"/>
                <w14:ligatures w14:val="none"/>
              </w:rPr>
              <w:t>3% (0.6-16)</w:t>
            </w:r>
          </w:p>
        </w:tc>
      </w:tr>
      <w:tr w:rsidR="00F012EA" w:rsidRPr="00716007" w14:paraId="30359325" w14:textId="77777777" w:rsidTr="00655C3A">
        <w:trPr>
          <w:trHeight w:val="343"/>
        </w:trPr>
        <w:tc>
          <w:tcPr>
            <w:tcW w:w="2700" w:type="dxa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FA62ABB" w14:textId="77777777" w:rsidR="00F012EA" w:rsidRPr="00716007" w:rsidRDefault="00F012EA" w:rsidP="00655C3A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  <w:r w:rsidRPr="00716007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zh-CN"/>
                <w14:ligatures w14:val="none"/>
              </w:rPr>
              <w:t>22 chromosomes</w:t>
            </w:r>
          </w:p>
        </w:tc>
        <w:tc>
          <w:tcPr>
            <w:tcW w:w="3280" w:type="dxa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4C219AE" w14:textId="77777777" w:rsidR="00F012EA" w:rsidRPr="00716007" w:rsidRDefault="00F012EA" w:rsidP="00655C3A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  <w:r w:rsidRPr="00716007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zh-CN"/>
                <w14:ligatures w14:val="none"/>
              </w:rPr>
              <w:t>43 chromosomes (single blue)</w:t>
            </w:r>
          </w:p>
        </w:tc>
        <w:tc>
          <w:tcPr>
            <w:tcW w:w="3000" w:type="dxa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5600891" w14:textId="77777777" w:rsidR="00F012EA" w:rsidRPr="00716007" w:rsidRDefault="00F012EA" w:rsidP="00655C3A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  <w:r w:rsidRPr="00716007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zh-CN"/>
                <w14:ligatures w14:val="none"/>
              </w:rPr>
              <w:t>44 chromosomes (double blue)</w:t>
            </w:r>
          </w:p>
        </w:tc>
      </w:tr>
      <w:tr w:rsidR="00F012EA" w:rsidRPr="00716007" w14:paraId="055623E7" w14:textId="77777777" w:rsidTr="00655C3A">
        <w:trPr>
          <w:trHeight w:val="343"/>
        </w:trPr>
        <w:tc>
          <w:tcPr>
            <w:tcW w:w="2700" w:type="dxa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25ABE92" w14:textId="77777777" w:rsidR="00F012EA" w:rsidRPr="00716007" w:rsidRDefault="00F012EA" w:rsidP="00655C3A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  <w:r w:rsidRPr="00716007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zh-CN"/>
                <w14:ligatures w14:val="none"/>
              </w:rPr>
              <w:t>25% (14-39)</w:t>
            </w:r>
          </w:p>
        </w:tc>
        <w:tc>
          <w:tcPr>
            <w:tcW w:w="3280" w:type="dxa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E4DAF7F" w14:textId="77777777" w:rsidR="00F012EA" w:rsidRPr="00716007" w:rsidRDefault="00F012EA" w:rsidP="00655C3A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  <w:r w:rsidRPr="00716007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zh-CN"/>
                <w14:ligatures w14:val="none"/>
              </w:rPr>
              <w:t>24% (11-39)</w:t>
            </w:r>
          </w:p>
        </w:tc>
        <w:tc>
          <w:tcPr>
            <w:tcW w:w="3000" w:type="dxa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552676A" w14:textId="77777777" w:rsidR="00F012EA" w:rsidRPr="00716007" w:rsidRDefault="00F012EA" w:rsidP="00655C3A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zh-CN"/>
                <w14:ligatures w14:val="none"/>
              </w:rPr>
            </w:pPr>
            <w:r w:rsidRPr="00716007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zh-CN"/>
                <w14:ligatures w14:val="none"/>
              </w:rPr>
              <w:t>1% (0.1-7)</w:t>
            </w:r>
          </w:p>
        </w:tc>
      </w:tr>
    </w:tbl>
    <w:p w14:paraId="54AC18F4" w14:textId="77777777" w:rsidR="00F012EA" w:rsidRPr="00716007" w:rsidRDefault="00F012EA" w:rsidP="00F012EA">
      <w:pPr>
        <w:jc w:val="both"/>
        <w:rPr>
          <w:rFonts w:ascii="Times New Roman" w:hAnsi="Times New Roman" w:cs="Times New Roman"/>
          <w:sz w:val="24"/>
          <w:szCs w:val="24"/>
        </w:rPr>
      </w:pP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Modified after </w:t>
      </w:r>
      <w:r w:rsidRPr="00716007">
        <w:rPr>
          <w:rFonts w:ascii="Times New Roman" w:hAnsi="Times New Roman" w:cs="Times New Roman"/>
          <w:sz w:val="24"/>
          <w:szCs w:val="24"/>
        </w:rPr>
        <w:t>Morris and Sears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rris&lt;/Author&gt;&lt;Year&gt;1967&lt;/Year&gt;&lt;RecNum&gt;19&lt;/RecNum&gt;&lt;DisplayText&gt;&lt;style face="superscript"&gt;39&lt;/style&gt;&lt;/DisplayText&gt;&lt;record&gt;&lt;rec-number&gt;19&lt;/rec-number&gt;&lt;foreign-keys&gt;&lt;key app="EN" db-id="5edpp5fzd5va9ve9vsoppddydaderwwvsr9t" timestamp="1755430812"&gt;19&lt;/key&gt;&lt;/foreign-keys&gt;&lt;ref-type name="Book Section"&gt;5&lt;/ref-type&gt;&lt;contributors&gt;&lt;authors&gt;&lt;author&gt;Morris, R.&lt;/author&gt;&lt;author&gt;Sears, E.R.&lt;/author&gt;&lt;/authors&gt;&lt;secondary-authors&gt;&lt;author&gt;Quisenberry KS&lt;/author&gt;&lt;/secondary-authors&gt;&lt;/contributors&gt;&lt;titles&gt;&lt;title&gt;The cytogenetics of wheat and its relatives.&lt;/title&gt;&lt;secondary-title&gt;Wheat and Wheat Improvement.&lt;/secondary-title&gt;&lt;/titles&gt;&lt;pages&gt;19-87&lt;/pages&gt;&lt;volume&gt;13&lt;/volume&gt;&lt;dates&gt;&lt;year&gt;1967&lt;/year&gt;&lt;/dates&gt;&lt;publisher&gt;American Society of Agronomy Monograph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874EC">
        <w:rPr>
          <w:rFonts w:ascii="Times New Roman" w:hAnsi="Times New Roman" w:cs="Times New Roman"/>
          <w:noProof/>
          <w:sz w:val="24"/>
          <w:szCs w:val="24"/>
          <w:vertAlign w:val="superscript"/>
        </w:rPr>
        <w:t>39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71600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9461FC8" w14:textId="77777777" w:rsidR="00F012EA" w:rsidRPr="00716007" w:rsidRDefault="00F012EA" w:rsidP="00F012EA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23E1F03" w14:textId="77777777" w:rsidR="00F012EA" w:rsidRPr="00716007" w:rsidRDefault="00F012EA" w:rsidP="00F012EA">
      <w:pPr>
        <w:jc w:val="both"/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Extended Data</w:t>
      </w:r>
      <w:r w:rsidRPr="00716007"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Table 2</w:t>
      </w:r>
      <w:r w:rsidRPr="00716007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r w:rsidRPr="00716007">
        <w:rPr>
          <w:rFonts w:ascii="Times New Roman" w:eastAsia="Calibri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Summary of oligo design on the four key BLA system loci</w:t>
      </w:r>
    </w:p>
    <w:tbl>
      <w:tblPr>
        <w:tblW w:w="9356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268"/>
        <w:gridCol w:w="2552"/>
        <w:gridCol w:w="1417"/>
        <w:gridCol w:w="1134"/>
        <w:gridCol w:w="1985"/>
      </w:tblGrid>
      <w:tr w:rsidR="00F012EA" w:rsidRPr="00716007" w14:paraId="217DBED7" w14:textId="77777777" w:rsidTr="00655C3A">
        <w:trPr>
          <w:trHeight w:val="385"/>
        </w:trPr>
        <w:tc>
          <w:tcPr>
            <w:tcW w:w="226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4388A62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Locus</w:t>
            </w:r>
          </w:p>
        </w:tc>
        <w:tc>
          <w:tcPr>
            <w:tcW w:w="255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821B8B3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Chromosome Region</w:t>
            </w:r>
          </w:p>
        </w:tc>
        <w:tc>
          <w:tcPr>
            <w:tcW w:w="141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0B7A8D4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Probe Count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0D4CC3E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True Range (nt)</w:t>
            </w:r>
          </w:p>
        </w:tc>
        <w:tc>
          <w:tcPr>
            <w:tcW w:w="198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EAC50DA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Probe Density</w:t>
            </w:r>
          </w:p>
          <w:p w14:paraId="03A66502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(Probes/kb)</w:t>
            </w:r>
          </w:p>
        </w:tc>
      </w:tr>
      <w:tr w:rsidR="00F012EA" w:rsidRPr="00716007" w14:paraId="152482A4" w14:textId="77777777" w:rsidTr="00655C3A">
        <w:trPr>
          <w:trHeight w:val="385"/>
        </w:trPr>
        <w:tc>
          <w:tcPr>
            <w:tcW w:w="2268" w:type="dxa"/>
            <w:tcBorders>
              <w:top w:val="single" w:sz="4" w:space="0" w:color="000000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00F1206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Locus_1_</w:t>
            </w:r>
            <w:r w:rsidRPr="00716007">
              <w:rPr>
                <w:rFonts w:ascii="Times New Roman" w:eastAsia="Calibri" w:hAnsi="Times New Roman" w:cs="Times New Roman"/>
                <w:i/>
                <w:iCs/>
                <w:kern w:val="0"/>
                <w:sz w:val="24"/>
                <w:szCs w:val="24"/>
                <w14:ligatures w14:val="none"/>
              </w:rPr>
              <w:t>Ms1</w:t>
            </w:r>
          </w:p>
        </w:tc>
        <w:tc>
          <w:tcPr>
            <w:tcW w:w="2552" w:type="dxa"/>
            <w:tcBorders>
              <w:top w:val="single" w:sz="4" w:space="0" w:color="000000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D335ACE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chrBLA:3132784-3234532</w:t>
            </w:r>
          </w:p>
        </w:tc>
        <w:tc>
          <w:tcPr>
            <w:tcW w:w="1417" w:type="dxa"/>
            <w:tcBorders>
              <w:top w:val="single" w:sz="4" w:space="0" w:color="000000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62F5699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778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119E32D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94,454</w:t>
            </w:r>
          </w:p>
        </w:tc>
        <w:tc>
          <w:tcPr>
            <w:tcW w:w="1985" w:type="dxa"/>
            <w:tcBorders>
              <w:top w:val="single" w:sz="4" w:space="0" w:color="000000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92D2D02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8.24</w:t>
            </w:r>
          </w:p>
        </w:tc>
      </w:tr>
      <w:tr w:rsidR="00F012EA" w:rsidRPr="00716007" w14:paraId="6CB113D0" w14:textId="77777777" w:rsidTr="00655C3A">
        <w:trPr>
          <w:trHeight w:val="38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4B48A0C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Locus_2_3-gene cluster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D20B83E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chrBLA:479952968-4801570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B48D9BF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4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4D64934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202,017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BC34168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2.23</w:t>
            </w:r>
          </w:p>
        </w:tc>
      </w:tr>
      <w:tr w:rsidR="00F012EA" w:rsidRPr="00716007" w14:paraId="1B033157" w14:textId="77777777" w:rsidTr="00655C3A">
        <w:trPr>
          <w:trHeight w:val="38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051F504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Locus_3_</w:t>
            </w:r>
            <w:r w:rsidRPr="00716007">
              <w:rPr>
                <w:rFonts w:ascii="Times New Roman" w:eastAsia="Calibri" w:hAnsi="Times New Roman" w:cs="Times New Roman"/>
                <w:i/>
                <w:iCs/>
                <w:kern w:val="0"/>
                <w:sz w:val="24"/>
                <w:szCs w:val="24"/>
                <w14:ligatures w14:val="none"/>
              </w:rPr>
              <w:t>MYC_616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3318E5E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chrBLA:616586904-61668963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F2F85E9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39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D312CB6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102,376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28D1FA1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3.81</w:t>
            </w:r>
          </w:p>
        </w:tc>
      </w:tr>
      <w:tr w:rsidR="00F012EA" w:rsidRPr="00716007" w14:paraId="50A42CBC" w14:textId="77777777" w:rsidTr="00655C3A">
        <w:trPr>
          <w:trHeight w:val="385"/>
        </w:trPr>
        <w:tc>
          <w:tcPr>
            <w:tcW w:w="2268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488A5E1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Locus_4_</w:t>
            </w:r>
            <w:r w:rsidRPr="00716007">
              <w:rPr>
                <w:rFonts w:ascii="Times New Roman" w:eastAsia="Calibri" w:hAnsi="Times New Roman" w:cs="Times New Roman"/>
                <w:i/>
                <w:iCs/>
                <w:kern w:val="0"/>
                <w:sz w:val="24"/>
                <w:szCs w:val="24"/>
                <w14:ligatures w14:val="none"/>
              </w:rPr>
              <w:t>MYB_618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9508952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chrBLA:617970289-61807132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1B0EDCC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2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B9F913D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95,08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3939ABE" w14:textId="77777777" w:rsidR="00F012EA" w:rsidRPr="00716007" w:rsidRDefault="00F012EA" w:rsidP="00655C3A">
            <w:pPr>
              <w:jc w:val="both"/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6007">
              <w:rPr>
                <w:rFonts w:ascii="Times New Roman" w:eastAsia="Calibri" w:hAnsi="Times New Roman" w:cs="Times New Roman"/>
                <w:kern w:val="0"/>
                <w:sz w:val="24"/>
                <w:szCs w:val="24"/>
                <w14:ligatures w14:val="none"/>
              </w:rPr>
              <w:t>2.8</w:t>
            </w:r>
          </w:p>
        </w:tc>
      </w:tr>
    </w:tbl>
    <w:p w14:paraId="45550D9A" w14:textId="77777777" w:rsidR="00F012EA" w:rsidRDefault="00F012EA" w:rsidP="00F012EA">
      <w:pPr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W w:w="9356" w:type="dxa"/>
        <w:tblLook w:val="04A0" w:firstRow="1" w:lastRow="0" w:firstColumn="1" w:lastColumn="0" w:noHBand="0" w:noVBand="1"/>
      </w:tblPr>
      <w:tblGrid>
        <w:gridCol w:w="1113"/>
        <w:gridCol w:w="1334"/>
        <w:gridCol w:w="3133"/>
        <w:gridCol w:w="2109"/>
        <w:gridCol w:w="1667"/>
      </w:tblGrid>
      <w:tr w:rsidR="00F012EA" w:rsidRPr="00A471A1" w14:paraId="37595AA0" w14:textId="77777777" w:rsidTr="00655C3A">
        <w:trPr>
          <w:trHeight w:val="600"/>
        </w:trPr>
        <w:tc>
          <w:tcPr>
            <w:tcW w:w="9356" w:type="dxa"/>
            <w:gridSpan w:val="5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F79699" w14:textId="77777777" w:rsidR="00F012EA" w:rsidRPr="00A471A1" w:rsidRDefault="00F012EA" w:rsidP="00655C3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Extended Data Table 3. Probus related SNPs and their corresponding genomic positions.</w:t>
            </w:r>
          </w:p>
        </w:tc>
      </w:tr>
      <w:tr w:rsidR="00F012EA" w:rsidRPr="00A471A1" w14:paraId="67D979E3" w14:textId="77777777" w:rsidTr="00655C3A">
        <w:trPr>
          <w:trHeight w:val="1300"/>
        </w:trPr>
        <w:tc>
          <w:tcPr>
            <w:tcW w:w="111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9F68D74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Index on iSelect 90K SNP bead chip</w:t>
            </w:r>
          </w:p>
        </w:tc>
        <w:tc>
          <w:tcPr>
            <w:tcW w:w="13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29D9979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SNP id</w:t>
            </w:r>
          </w:p>
        </w:tc>
        <w:tc>
          <w:tcPr>
            <w:tcW w:w="313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3157405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SNP name</w:t>
            </w:r>
          </w:p>
        </w:tc>
        <w:tc>
          <w:tcPr>
            <w:tcW w:w="2109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910E573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Position in Probus</w:t>
            </w:r>
          </w:p>
        </w:tc>
        <w:tc>
          <w:tcPr>
            <w:tcW w:w="166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83F1A1C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 xml:space="preserve">Position on 4B (bp) </w:t>
            </w: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(IWGSC RefSeq v1.0)</w:t>
            </w:r>
          </w:p>
        </w:tc>
      </w:tr>
      <w:tr w:rsidR="00F012EA" w:rsidRPr="00A471A1" w14:paraId="708C7E0A" w14:textId="77777777" w:rsidTr="00655C3A">
        <w:trPr>
          <w:trHeight w:val="310"/>
        </w:trPr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25F1E1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32857</w:t>
            </w:r>
          </w:p>
        </w:tc>
        <w:tc>
          <w:tcPr>
            <w:tcW w:w="13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BCF43E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IWB32857</w:t>
            </w:r>
          </w:p>
        </w:tc>
        <w:tc>
          <w:tcPr>
            <w:tcW w:w="313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F2CE82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GENE-2267_230</w:t>
            </w:r>
          </w:p>
        </w:tc>
        <w:tc>
          <w:tcPr>
            <w:tcW w:w="21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E91EDB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outside deletion</w:t>
            </w:r>
          </w:p>
        </w:tc>
        <w:tc>
          <w:tcPr>
            <w:tcW w:w="166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5171EE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10,591,726</w:t>
            </w:r>
          </w:p>
        </w:tc>
      </w:tr>
      <w:tr w:rsidR="00F012EA" w:rsidRPr="00A471A1" w14:paraId="2F68B871" w14:textId="77777777" w:rsidTr="00655C3A">
        <w:trPr>
          <w:trHeight w:val="310"/>
        </w:trPr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CC49E1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69062</w:t>
            </w:r>
          </w:p>
        </w:tc>
        <w:tc>
          <w:tcPr>
            <w:tcW w:w="13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3B2D82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IWB69062</w:t>
            </w:r>
          </w:p>
        </w:tc>
        <w:tc>
          <w:tcPr>
            <w:tcW w:w="313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4D95DD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Tdurum_contig25403_648</w:t>
            </w:r>
          </w:p>
        </w:tc>
        <w:tc>
          <w:tcPr>
            <w:tcW w:w="21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7B1D9E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inside deletion</w:t>
            </w:r>
          </w:p>
        </w:tc>
        <w:tc>
          <w:tcPr>
            <w:tcW w:w="166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2C2A89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11,675,463</w:t>
            </w:r>
          </w:p>
        </w:tc>
      </w:tr>
      <w:tr w:rsidR="00F012EA" w:rsidRPr="00A471A1" w14:paraId="12F4B054" w14:textId="77777777" w:rsidTr="00655C3A">
        <w:trPr>
          <w:trHeight w:val="310"/>
        </w:trPr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788577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33641</w:t>
            </w:r>
          </w:p>
        </w:tc>
        <w:tc>
          <w:tcPr>
            <w:tcW w:w="13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A50BD6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IWB33641</w:t>
            </w:r>
          </w:p>
        </w:tc>
        <w:tc>
          <w:tcPr>
            <w:tcW w:w="313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C3CFE8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GENE-3866_301</w:t>
            </w:r>
          </w:p>
        </w:tc>
        <w:tc>
          <w:tcPr>
            <w:tcW w:w="21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0BD5D8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inside deletion</w:t>
            </w:r>
          </w:p>
        </w:tc>
        <w:tc>
          <w:tcPr>
            <w:tcW w:w="166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177BCA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12,230,352</w:t>
            </w:r>
          </w:p>
        </w:tc>
      </w:tr>
      <w:tr w:rsidR="00F012EA" w:rsidRPr="00A471A1" w14:paraId="278EFE30" w14:textId="77777777" w:rsidTr="00655C3A">
        <w:trPr>
          <w:trHeight w:val="310"/>
        </w:trPr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1D45FB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80662</w:t>
            </w:r>
          </w:p>
        </w:tc>
        <w:tc>
          <w:tcPr>
            <w:tcW w:w="13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128242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IWA7268</w:t>
            </w:r>
          </w:p>
        </w:tc>
        <w:tc>
          <w:tcPr>
            <w:tcW w:w="313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1BC9CE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wsnp_Ku_c7180_12403155</w:t>
            </w:r>
          </w:p>
        </w:tc>
        <w:tc>
          <w:tcPr>
            <w:tcW w:w="21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19EE02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inside deletion</w:t>
            </w:r>
          </w:p>
        </w:tc>
        <w:tc>
          <w:tcPr>
            <w:tcW w:w="166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CC741A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12,891,978</w:t>
            </w:r>
          </w:p>
        </w:tc>
      </w:tr>
      <w:tr w:rsidR="00F012EA" w:rsidRPr="00A471A1" w14:paraId="05F918B0" w14:textId="77777777" w:rsidTr="00655C3A">
        <w:trPr>
          <w:trHeight w:val="310"/>
        </w:trPr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BA388D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34257</w:t>
            </w:r>
          </w:p>
        </w:tc>
        <w:tc>
          <w:tcPr>
            <w:tcW w:w="13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184D25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IWB34257</w:t>
            </w:r>
          </w:p>
        </w:tc>
        <w:tc>
          <w:tcPr>
            <w:tcW w:w="313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5448B3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GENE-4933_1085</w:t>
            </w:r>
          </w:p>
        </w:tc>
        <w:tc>
          <w:tcPr>
            <w:tcW w:w="21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75E712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inside deletion</w:t>
            </w:r>
          </w:p>
        </w:tc>
        <w:tc>
          <w:tcPr>
            <w:tcW w:w="166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2E9AE5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14,122,723</w:t>
            </w:r>
          </w:p>
        </w:tc>
      </w:tr>
      <w:tr w:rsidR="00F012EA" w:rsidRPr="00A471A1" w14:paraId="3B31D512" w14:textId="77777777" w:rsidTr="00655C3A">
        <w:trPr>
          <w:trHeight w:val="310"/>
        </w:trPr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34D514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lastRenderedPageBreak/>
              <w:t>73600</w:t>
            </w:r>
          </w:p>
        </w:tc>
        <w:tc>
          <w:tcPr>
            <w:tcW w:w="13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DF427F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IWB73600</w:t>
            </w:r>
          </w:p>
        </w:tc>
        <w:tc>
          <w:tcPr>
            <w:tcW w:w="313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06E100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Tdurum_contig82942_681</w:t>
            </w:r>
          </w:p>
        </w:tc>
        <w:tc>
          <w:tcPr>
            <w:tcW w:w="21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F26ED4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inside deletion</w:t>
            </w:r>
          </w:p>
        </w:tc>
        <w:tc>
          <w:tcPr>
            <w:tcW w:w="166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928CD7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15,416,556</w:t>
            </w:r>
          </w:p>
        </w:tc>
      </w:tr>
      <w:tr w:rsidR="00F012EA" w:rsidRPr="00A471A1" w14:paraId="099017ED" w14:textId="77777777" w:rsidTr="00655C3A">
        <w:trPr>
          <w:trHeight w:val="310"/>
        </w:trPr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C7D987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49194</w:t>
            </w:r>
          </w:p>
        </w:tc>
        <w:tc>
          <w:tcPr>
            <w:tcW w:w="13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F0B62E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IWB49194</w:t>
            </w:r>
          </w:p>
        </w:tc>
        <w:tc>
          <w:tcPr>
            <w:tcW w:w="313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89EE03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Kukri_rep_c106598_114</w:t>
            </w:r>
          </w:p>
        </w:tc>
        <w:tc>
          <w:tcPr>
            <w:tcW w:w="21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7CB7D7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inside deletion</w:t>
            </w:r>
          </w:p>
        </w:tc>
        <w:tc>
          <w:tcPr>
            <w:tcW w:w="166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A58946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16,056,985</w:t>
            </w:r>
          </w:p>
        </w:tc>
      </w:tr>
      <w:tr w:rsidR="00F012EA" w:rsidRPr="00A471A1" w14:paraId="7E4FA23A" w14:textId="77777777" w:rsidTr="00655C3A">
        <w:trPr>
          <w:trHeight w:val="320"/>
        </w:trPr>
        <w:tc>
          <w:tcPr>
            <w:tcW w:w="1113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7F29C3C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27329</w:t>
            </w:r>
          </w:p>
        </w:tc>
        <w:tc>
          <w:tcPr>
            <w:tcW w:w="1334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160B264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IWB27329</w:t>
            </w:r>
          </w:p>
        </w:tc>
        <w:tc>
          <w:tcPr>
            <w:tcW w:w="3133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5A88543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Excalibur_c52594_88</w:t>
            </w:r>
          </w:p>
        </w:tc>
        <w:tc>
          <w:tcPr>
            <w:tcW w:w="2109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D0D3A81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outside deletion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F8A0E33" w14:textId="77777777" w:rsidR="00F012EA" w:rsidRPr="00A471A1" w:rsidRDefault="00F012EA" w:rsidP="00655C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A471A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16,059,211</w:t>
            </w:r>
          </w:p>
        </w:tc>
      </w:tr>
    </w:tbl>
    <w:p w14:paraId="500F73E5" w14:textId="77777777" w:rsidR="00F012EA" w:rsidRDefault="00F012EA" w:rsidP="00F012EA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BDDF686" w14:textId="77777777" w:rsidR="00F012EA" w:rsidRDefault="00F012EA" w:rsidP="00F012EA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C464E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Extended Data Table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4. Primers for molecular markers.</w:t>
      </w:r>
    </w:p>
    <w:tbl>
      <w:tblPr>
        <w:tblW w:w="9356" w:type="dxa"/>
        <w:tblLook w:val="04A0" w:firstRow="1" w:lastRow="0" w:firstColumn="1" w:lastColumn="0" w:noHBand="0" w:noVBand="1"/>
      </w:tblPr>
      <w:tblGrid>
        <w:gridCol w:w="1500"/>
        <w:gridCol w:w="1560"/>
        <w:gridCol w:w="5500"/>
        <w:gridCol w:w="1110"/>
      </w:tblGrid>
      <w:tr w:rsidR="00F012EA" w:rsidRPr="00FB13F0" w14:paraId="0F933535" w14:textId="77777777" w:rsidTr="00655C3A">
        <w:trPr>
          <w:trHeight w:val="290"/>
        </w:trPr>
        <w:tc>
          <w:tcPr>
            <w:tcW w:w="15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D4766D2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Marker Name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7404EC0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Primer Name</w:t>
            </w:r>
          </w:p>
        </w:tc>
        <w:tc>
          <w:tcPr>
            <w:tcW w:w="55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919C1AA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Primer Sequence (5' to 3')</w:t>
            </w:r>
          </w:p>
        </w:tc>
        <w:tc>
          <w:tcPr>
            <w:tcW w:w="7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C276D26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Marker Type</w:t>
            </w:r>
          </w:p>
        </w:tc>
      </w:tr>
      <w:tr w:rsidR="00F012EA" w:rsidRPr="00FB13F0" w14:paraId="24EEAFF4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6CE30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Probus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4E8D42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4BS-HX-F2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8E17A2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GCTCGTTGTCTTCATGCC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2D8908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Codominant</w:t>
            </w:r>
          </w:p>
        </w:tc>
      </w:tr>
      <w:tr w:rsidR="00F012EA" w:rsidRPr="00FB13F0" w14:paraId="4FB35BCE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3E0F862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8A5B227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4BS-HX-R2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7B0410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AGCTTCTCGTCCTTCTAAGC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FBBB8F5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  <w:tr w:rsidR="00F012EA" w:rsidRPr="00FB13F0" w14:paraId="4CC12B41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D5CEA5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Rf-Ms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655D7E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Ms1BoEx3-F2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C0848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GCCGCGGCGACCTCGT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A96CD7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Specific</w:t>
            </w:r>
          </w:p>
        </w:tc>
      </w:tr>
      <w:tr w:rsidR="00F012EA" w:rsidRPr="00FB13F0" w14:paraId="5D17D45C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9A52A77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05AE681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Ms1m-R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A49C371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ACTCAGAGGATGAGGTAGAGGCCGAT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ADBCB6B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  <w:tr w:rsidR="00F012EA" w:rsidRPr="00FB13F0" w14:paraId="17E8AA67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3ABD70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ThMYC4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8260BB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ThMYC4ESpF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C5C745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CTCCCAGTCAGGAACAGC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7A53AB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Specific</w:t>
            </w:r>
          </w:p>
        </w:tc>
      </w:tr>
      <w:tr w:rsidR="00F012EA" w:rsidRPr="00FB13F0" w14:paraId="55768EF5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3DDFEBE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682AA40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ThMYC4ESpR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DCA09F4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GGTGACAGTGAGGCGGTT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AECB207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  <w:tr w:rsidR="00F012EA" w:rsidRPr="00FB13F0" w14:paraId="332F8075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5733BB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Alien_m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6867E5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5565329F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66A9A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TGCAGTGATCCCGATGCCG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87A0C6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Specific</w:t>
            </w:r>
          </w:p>
        </w:tc>
      </w:tr>
      <w:tr w:rsidR="00F012EA" w:rsidRPr="00FB13F0" w14:paraId="182CF0FB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05FC8A5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5A12800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5565329R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2885B7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CTCGGTGCGATGTGTGG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429F1C5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  <w:tr w:rsidR="00F012EA" w:rsidRPr="00FB13F0" w14:paraId="067F68DD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259292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Alien_mB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74A62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5570804F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17326F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TGCAGGATTTTCCACTGATTAAC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F6A75C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Specific</w:t>
            </w:r>
          </w:p>
        </w:tc>
      </w:tr>
      <w:tr w:rsidR="00F012EA" w:rsidRPr="00FB13F0" w14:paraId="064B1390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0E6A440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B380D6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5570804R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06726AD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CGGAGGTGGTACGCGGTG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04370CD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  <w:tr w:rsidR="00F012EA" w:rsidRPr="00FB13F0" w14:paraId="15D1547A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3A27CE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Alien_mC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15C11E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5564956F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9E592C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TGCAGAACTACCAGAATCTTTATCGG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CFBEA4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Specific</w:t>
            </w:r>
          </w:p>
        </w:tc>
      </w:tr>
      <w:tr w:rsidR="00F012EA" w:rsidRPr="00FB13F0" w14:paraId="31C672B4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AA276F5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5BA560A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5564956R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883B0F3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CTGTGAAACCAAGCACCCATAATC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F2822A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  <w:tr w:rsidR="00F012EA" w:rsidRPr="00FB13F0" w14:paraId="66CB9B2F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2B3DE8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Alien_m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F2B0F2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5008421F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7AE837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TGCAGAGCAAGAGCAACATTCAA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2B5794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Specific</w:t>
            </w:r>
          </w:p>
        </w:tc>
      </w:tr>
      <w:tr w:rsidR="00F012EA" w:rsidRPr="00FB13F0" w14:paraId="741972C3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C0D52C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62DB466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5008421R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26E7C8D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CGGTCAATGTATAAACCACGTGC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3AD22B7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  <w:tr w:rsidR="00F012EA" w:rsidRPr="00FB13F0" w14:paraId="08475236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548A18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Alien_m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4279E2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3573220F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4AB1A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TGCAGTCAGTCAACGATGG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8E8313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Specific</w:t>
            </w:r>
          </w:p>
        </w:tc>
      </w:tr>
      <w:tr w:rsidR="00F012EA" w:rsidRPr="00FB13F0" w14:paraId="33CA4A55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329A115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F1576B2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3573220R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577833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GTCTCACGTGCAGCGCA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4F20582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  <w:tr w:rsidR="00F012EA" w:rsidRPr="00FB13F0" w14:paraId="43A37739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926D40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Alien_mF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76304D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5565375F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27E426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TGCAGTTTCTATCATGTCCACG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68481E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Specific</w:t>
            </w:r>
          </w:p>
        </w:tc>
      </w:tr>
      <w:tr w:rsidR="00F012EA" w:rsidRPr="00FB13F0" w14:paraId="7D8C92A3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12194C1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054A228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5565375R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9DD9DB1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ATCTCGGGTTTATCTTCAGGG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5F75BE2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  <w:tr w:rsidR="00F012EA" w:rsidRPr="00FB13F0" w14:paraId="7CC4B16B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E2777F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Alien_mG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0EF56A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1861695F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E9B8C8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TGCAGGTGTGCTACTTAGGGC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6278E5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Specific</w:t>
            </w:r>
          </w:p>
        </w:tc>
      </w:tr>
      <w:tr w:rsidR="00F012EA" w:rsidRPr="00FB13F0" w14:paraId="039B541B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0D759F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0A361EE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1861695R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6F08AFB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CGGACCTTGCCCTGAGGAG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510766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  <w:tr w:rsidR="00F012EA" w:rsidRPr="00FB13F0" w14:paraId="0FE6658F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F6433E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Alien_mH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7EA942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5571044F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30114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TGCAGTGGAAAGTGCGGC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13DBDC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Specific</w:t>
            </w:r>
          </w:p>
        </w:tc>
      </w:tr>
      <w:tr w:rsidR="00F012EA" w:rsidRPr="00FB13F0" w14:paraId="25CD778C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4D2E23D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93DF5FB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5571044R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9128462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CGGTAGATAGAAGATGAGACTTTACC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66D9A83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  <w:tr w:rsidR="00F012EA" w:rsidRPr="00FB13F0" w14:paraId="35985436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6FF52C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Alien_mJ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1D857C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5570850F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969A20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TGCAGGCGGTCCTGGACAGG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A37A51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Specific</w:t>
            </w:r>
          </w:p>
        </w:tc>
      </w:tr>
      <w:tr w:rsidR="00F012EA" w:rsidRPr="00FB13F0" w14:paraId="242886C9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FE36CD7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2D34A0C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5570850R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ECC9550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CGGCCGCCCTCACCACAC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988E791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  <w:tr w:rsidR="00F012EA" w:rsidRPr="00FB13F0" w14:paraId="32F64C22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C79015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Alien_mK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EF3EE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5565089F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4D3CD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TGCAGCATTGGCAAATAACAC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242043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Specific</w:t>
            </w:r>
          </w:p>
        </w:tc>
      </w:tr>
      <w:tr w:rsidR="00F012EA" w:rsidRPr="00FB13F0" w14:paraId="0F1E9D94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DD38B1F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78CE4C7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5565089R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33168D4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GGTTGCATTCTCTGTGTATCAC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98F723E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  <w:tr w:rsidR="00F012EA" w:rsidRPr="00FB13F0" w14:paraId="23C0C9DA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8FDD5B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Rf-Ms1-C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2BB471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 xml:space="preserve">Rf-CD-F335: 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B6185C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CGAAGGTACGCGCACG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D15BF0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Codominant</w:t>
            </w:r>
          </w:p>
        </w:tc>
      </w:tr>
      <w:tr w:rsidR="00F012EA" w:rsidRPr="00FB13F0" w14:paraId="70F5232D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60C647F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4782DBD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Rf-CD-R740: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17F57B7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AGCAGGCAAATACCATAGTCGAAC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D550030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  <w:tr w:rsidR="00F012EA" w:rsidRPr="00FB13F0" w14:paraId="5DBCE7D4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536B5D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3-gene-C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4A858F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F35H-CD-F919: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F29053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CTAGGGTAAACCACACACACATAC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977DAB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Codominant</w:t>
            </w:r>
          </w:p>
        </w:tc>
      </w:tr>
      <w:tr w:rsidR="00F012EA" w:rsidRPr="00FB13F0" w14:paraId="7711B7AA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316A0A2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61D40EB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 xml:space="preserve">F35H-CD-R1088: 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B503796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CGCCGTGAACAGGTTCTG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F714285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  <w:tr w:rsidR="00F012EA" w:rsidRPr="00FB13F0" w14:paraId="1F84876F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BFDC4E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IWA7268 (Probus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739DBD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7268-Allele X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7729D0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GAAGGTGACCAAGTTCATGCTAGGGCTAAAGCAATAACTGGGAAATT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8BD55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KASP</w:t>
            </w:r>
          </w:p>
        </w:tc>
      </w:tr>
      <w:tr w:rsidR="00F012EA" w:rsidRPr="00FB13F0" w14:paraId="79ACB0E6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4C6778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2A3EA3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7268-Allele Y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B1B71A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GAAGGTCGGAGTCAACGGATTGGGCTAAAGCAATAACTGGGAAATC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CA29A7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</w:p>
        </w:tc>
      </w:tr>
      <w:tr w:rsidR="00F012EA" w:rsidRPr="00FB13F0" w14:paraId="4F6F212E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10B6176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CA6DA16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 xml:space="preserve">7268-Common 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8095F54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ATCGGCTATGACAAGTACATGGAATTCAT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A9ACB1E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  <w:tr w:rsidR="00F012EA" w:rsidRPr="00FB13F0" w14:paraId="2CB51315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58AF0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IWB34257 (Probus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3FD77D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34257-Allele X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3AD3EA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GAAGGTGACCAAGTTCATGCTAATTCTTCTGATGTTAATGCTTATATTTTACTA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E09B5C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KASP</w:t>
            </w:r>
          </w:p>
        </w:tc>
      </w:tr>
      <w:tr w:rsidR="00F012EA" w:rsidRPr="00FB13F0" w14:paraId="34EAC193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A9CD71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3B4676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34257-Allele Y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0AF19C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GAAGGTCGGAGTCAACGGATTAATTCTTCTGATGTTAATGCTTATATTTTACTG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E3D837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</w:p>
        </w:tc>
      </w:tr>
      <w:tr w:rsidR="00F012EA" w:rsidRPr="00FB13F0" w14:paraId="7EBE939B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D10E72A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C810A06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34257-Common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D6A8B3A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ACAACATTTTCACACATTTTGAGTTCTGTA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B6C246E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  <w:tr w:rsidR="00F012EA" w:rsidRPr="00FB13F0" w14:paraId="46C5DB0C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31A70E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E2A6C4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SC_76_MYB480 F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248F97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CGAAGACAAAATGGCGAAGGAAGGGGTGAAGA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A533EC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Cloning</w:t>
            </w:r>
          </w:p>
        </w:tc>
      </w:tr>
      <w:tr w:rsidR="00F012EA" w:rsidRPr="00FB13F0" w14:paraId="70790DBC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F71398C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5B96FB3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SC_77_MYB480 R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5FEF693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CGAAGACAAAAGCTTAACTCGATGATGTGTGAGAGTTGG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146495C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MYB480</w:t>
            </w:r>
          </w:p>
        </w:tc>
      </w:tr>
      <w:tr w:rsidR="00F012EA" w:rsidRPr="00FB13F0" w14:paraId="288233FD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10D1CA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4D332F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SC_78_MYB618 F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B17534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CGAAGACAAAATGGGGAGGATGGCGAAGGAA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EA31B7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Cloning</w:t>
            </w:r>
          </w:p>
        </w:tc>
      </w:tr>
      <w:tr w:rsidR="00F012EA" w:rsidRPr="00FB13F0" w14:paraId="2C7EE8DD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6114A27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0567A76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SC_79_MYB618 R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0A4AE80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CGAAGACAAAAGCTTAATCCGGCATCTCCACAGAGTTTA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8C72FBB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MYB618</w:t>
            </w:r>
          </w:p>
        </w:tc>
      </w:tr>
      <w:tr w:rsidR="00F012EA" w:rsidRPr="00FB13F0" w14:paraId="0BBF2210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B840B5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972451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SC_80_MYC480 F1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58F29E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CGAAGACAAAATGCGGGAAATAGCTACTCAGCAG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608445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Cloning</w:t>
            </w:r>
          </w:p>
        </w:tc>
      </w:tr>
      <w:tr w:rsidR="00F012EA" w:rsidRPr="00FB13F0" w14:paraId="5AED9157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8A6EDE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CC172F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SC_81_MYC480 R1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A24C6D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CGAAGACAATGATCCATCTATCTTCGAGAGGATG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5AD014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MYC480</w:t>
            </w:r>
          </w:p>
        </w:tc>
      </w:tr>
      <w:tr w:rsidR="00F012EA" w:rsidRPr="00FB13F0" w14:paraId="0E326FC3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ED9D08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AE215C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SC_82_MYC480 F2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429E03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CGAAGACAAATCATGGACGAGCCCTTTGAGTTTA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B4BFE5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</w:p>
        </w:tc>
      </w:tr>
      <w:tr w:rsidR="00F012EA" w:rsidRPr="00FB13F0" w14:paraId="6709EA75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F64ED4" w14:textId="77777777" w:rsidR="00F012EA" w:rsidRPr="00FB13F0" w:rsidRDefault="00F012EA" w:rsidP="00655C3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AU"/>
                <w14:ligatures w14:val="none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3AF454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SC_83_MYC480 R2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BC2822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CGAAGACAACTCCCGGCGCCTTCTCTC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5C9696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</w:p>
        </w:tc>
      </w:tr>
      <w:tr w:rsidR="00F012EA" w:rsidRPr="00FB13F0" w14:paraId="16C2B9DF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746EE9" w14:textId="77777777" w:rsidR="00F012EA" w:rsidRPr="00FB13F0" w:rsidRDefault="00F012EA" w:rsidP="00655C3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AU"/>
                <w14:ligatures w14:val="none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CFA368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SC_84_MYC480 F3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BCA08F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CGAAGACAAGGAGAAACTCAACGAGATGTTCCTG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6834E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</w:p>
        </w:tc>
      </w:tr>
      <w:tr w:rsidR="00F012EA" w:rsidRPr="00FB13F0" w14:paraId="06E5596A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76150CA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B6538BC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SC_85_MYC480 R3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53E7EF4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CGAAGACAAAAGCCTATATAGCTTTCTGAAGCGCTTCGGT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9993DD0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  <w:tr w:rsidR="00F012EA" w:rsidRPr="00FB13F0" w14:paraId="1A886A2E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A3ECEF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C553DB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SC_86 MYC616 F1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2ED9E3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CGAAGACAAAATGCGGGAAATAGCTACTCAGCG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69D7CA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Cloning</w:t>
            </w:r>
          </w:p>
        </w:tc>
      </w:tr>
      <w:tr w:rsidR="00F012EA" w:rsidRPr="00FB13F0" w14:paraId="66D186EA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5E1BAF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58F285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SC_87_MYC616 R1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5CD287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CGAAGACAACTCCCGGCGCCTTCTCTCT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054268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MYC616</w:t>
            </w:r>
          </w:p>
        </w:tc>
      </w:tr>
      <w:tr w:rsidR="00F012EA" w:rsidRPr="00FB13F0" w14:paraId="140DBD2A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31B7DF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6798F8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SC_88_MYC616 F2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6402FC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CGAAGACAAGGAGAAACTCAACGAGATGTTCCTG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D373C9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</w:p>
        </w:tc>
      </w:tr>
      <w:tr w:rsidR="00F012EA" w:rsidRPr="00FB13F0" w14:paraId="0A6924F0" w14:textId="77777777" w:rsidTr="00655C3A">
        <w:trPr>
          <w:trHeight w:val="29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E1EB13F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A82B88C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SC_89_MYC616 R2</w:t>
            </w:r>
          </w:p>
        </w:tc>
        <w:tc>
          <w:tcPr>
            <w:tcW w:w="55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3EE93AB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kern w:val="0"/>
                <w:sz w:val="18"/>
                <w:szCs w:val="18"/>
                <w:lang w:eastAsia="en-AU"/>
                <w14:ligatures w14:val="none"/>
              </w:rPr>
              <w:t>CGAAGACAAAAGCCTATATAGCTTTCTGAAGTGTTTCGGTGAT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2A40BE5" w14:textId="77777777" w:rsidR="00F012EA" w:rsidRPr="00FB13F0" w:rsidRDefault="00F012EA" w:rsidP="00655C3A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</w:pPr>
            <w:r w:rsidRPr="00FB13F0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en-AU"/>
                <w14:ligatures w14:val="none"/>
              </w:rPr>
              <w:t> </w:t>
            </w:r>
          </w:p>
        </w:tc>
      </w:tr>
    </w:tbl>
    <w:p w14:paraId="7EBACF5E" w14:textId="77777777" w:rsidR="00F012EA" w:rsidRDefault="00F012EA" w:rsidP="00F012EA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279EFAD" w14:textId="77777777" w:rsidR="00E023F9" w:rsidRDefault="00E023F9"/>
    <w:sectPr w:rsidR="00E023F9" w:rsidSect="00F012EA">
      <w:pgSz w:w="11906" w:h="16838"/>
      <w:pgMar w:top="1440" w:right="1416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8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12EA"/>
    <w:rsid w:val="000C4033"/>
    <w:rsid w:val="00173ED8"/>
    <w:rsid w:val="002F50B1"/>
    <w:rsid w:val="00370D8A"/>
    <w:rsid w:val="004B42CB"/>
    <w:rsid w:val="005F2B46"/>
    <w:rsid w:val="006E1731"/>
    <w:rsid w:val="00866D74"/>
    <w:rsid w:val="00882A73"/>
    <w:rsid w:val="00906905"/>
    <w:rsid w:val="0095305D"/>
    <w:rsid w:val="00B10170"/>
    <w:rsid w:val="00B260B7"/>
    <w:rsid w:val="00B85331"/>
    <w:rsid w:val="00C94D66"/>
    <w:rsid w:val="00DE7E69"/>
    <w:rsid w:val="00E023F9"/>
    <w:rsid w:val="00F012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C5D4D2"/>
  <w15:chartTrackingRefBased/>
  <w15:docId w15:val="{52658708-905D-4AE5-B58A-129B38F224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N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12EA"/>
    <w:pPr>
      <w:spacing w:line="259" w:lineRule="auto"/>
    </w:pPr>
    <w:rPr>
      <w:sz w:val="22"/>
      <w:szCs w:val="22"/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F012EA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IN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012EA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:lang w:val="en-I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012EA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sz w:val="28"/>
      <w:szCs w:val="28"/>
      <w:lang w:val="en-IN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012EA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sz w:val="24"/>
      <w:szCs w:val="24"/>
      <w:lang w:val="en-IN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012EA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sz w:val="24"/>
      <w:szCs w:val="24"/>
      <w:lang w:val="en-IN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012EA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sz w:val="24"/>
      <w:szCs w:val="24"/>
      <w:lang w:val="en-IN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012EA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sz w:val="24"/>
      <w:szCs w:val="24"/>
      <w:lang w:val="en-IN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012EA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sz w:val="24"/>
      <w:szCs w:val="24"/>
      <w:lang w:val="en-IN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012EA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sz w:val="24"/>
      <w:szCs w:val="24"/>
      <w:lang w:val="en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12E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012E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012EA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012EA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012EA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012EA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012EA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012EA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012EA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F012E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IN"/>
    </w:rPr>
  </w:style>
  <w:style w:type="character" w:customStyle="1" w:styleId="TitleChar">
    <w:name w:val="Title Char"/>
    <w:basedOn w:val="DefaultParagraphFont"/>
    <w:link w:val="Title"/>
    <w:uiPriority w:val="10"/>
    <w:rsid w:val="00F012E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012EA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sz w:val="28"/>
      <w:szCs w:val="28"/>
      <w:lang w:val="en-IN"/>
    </w:rPr>
  </w:style>
  <w:style w:type="character" w:customStyle="1" w:styleId="SubtitleChar">
    <w:name w:val="Subtitle Char"/>
    <w:basedOn w:val="DefaultParagraphFont"/>
    <w:link w:val="Subtitle"/>
    <w:uiPriority w:val="11"/>
    <w:rsid w:val="00F012E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012EA"/>
    <w:pPr>
      <w:spacing w:before="160" w:line="278" w:lineRule="auto"/>
      <w:jc w:val="center"/>
    </w:pPr>
    <w:rPr>
      <w:i/>
      <w:iCs/>
      <w:color w:val="404040" w:themeColor="text1" w:themeTint="BF"/>
      <w:sz w:val="24"/>
      <w:szCs w:val="24"/>
      <w:lang w:val="en-IN"/>
    </w:rPr>
  </w:style>
  <w:style w:type="character" w:customStyle="1" w:styleId="QuoteChar">
    <w:name w:val="Quote Char"/>
    <w:basedOn w:val="DefaultParagraphFont"/>
    <w:link w:val="Quote"/>
    <w:uiPriority w:val="29"/>
    <w:rsid w:val="00F012E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012EA"/>
    <w:pPr>
      <w:spacing w:line="278" w:lineRule="auto"/>
      <w:ind w:left="720"/>
      <w:contextualSpacing/>
    </w:pPr>
    <w:rPr>
      <w:sz w:val="24"/>
      <w:szCs w:val="24"/>
      <w:lang w:val="en-IN"/>
    </w:rPr>
  </w:style>
  <w:style w:type="character" w:styleId="IntenseEmphasis">
    <w:name w:val="Intense Emphasis"/>
    <w:basedOn w:val="DefaultParagraphFont"/>
    <w:uiPriority w:val="21"/>
    <w:qFormat/>
    <w:rsid w:val="00F012EA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012E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sz w:val="24"/>
      <w:szCs w:val="24"/>
      <w:lang w:val="en-IN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012EA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012EA"/>
    <w:rPr>
      <w:b/>
      <w:bCs/>
      <w:smallCaps/>
      <w:color w:val="0F4761" w:themeColor="accent1" w:themeShade="BF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F012E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emf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4.emf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11" Type="http://schemas.openxmlformats.org/officeDocument/2006/relationships/image" Target="media/image8.emf"/><Relationship Id="rId5" Type="http://schemas.openxmlformats.org/officeDocument/2006/relationships/image" Target="media/image2.png"/><Relationship Id="rId10" Type="http://schemas.openxmlformats.org/officeDocument/2006/relationships/image" Target="media/image7.emf"/><Relationship Id="rId4" Type="http://schemas.openxmlformats.org/officeDocument/2006/relationships/image" Target="media/image1.png"/><Relationship Id="rId9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122</Words>
  <Characters>6400</Characters>
  <Application>Microsoft Office Word</Application>
  <DocSecurity>0</DocSecurity>
  <Lines>53</Lines>
  <Paragraphs>15</Paragraphs>
  <ScaleCrop>false</ScaleCrop>
  <Company/>
  <LinksUpToDate>false</LinksUpToDate>
  <CharactersWithSpaces>75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upti Sudge</dc:creator>
  <cp:keywords/>
  <dc:description/>
  <cp:lastModifiedBy>Trupti Sudge</cp:lastModifiedBy>
  <cp:revision>1</cp:revision>
  <dcterms:created xsi:type="dcterms:W3CDTF">2026-06-19T07:57:00Z</dcterms:created>
  <dcterms:modified xsi:type="dcterms:W3CDTF">2026-06-19T07:57:00Z</dcterms:modified>
</cp:coreProperties>
</file>